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85FE0A" w14:textId="77777777" w:rsidR="00642861" w:rsidRDefault="00642861" w:rsidP="00642861">
      <w:pPr>
        <w:rPr>
          <w:rFonts w:ascii="Times New Roman" w:hAnsi="Times New Roman" w:cs="Times New Roman"/>
          <w:b/>
        </w:rPr>
      </w:pPr>
    </w:p>
    <w:p w14:paraId="3731BFDC" w14:textId="294DB6F0" w:rsidR="00642861" w:rsidRDefault="00642861" w:rsidP="00642861">
      <w:pPr>
        <w:rPr>
          <w:rFonts w:ascii="Times New Roman" w:hAnsi="Times New Roman" w:cs="Times New Roman"/>
        </w:rPr>
      </w:pPr>
      <w:r w:rsidRPr="000C689C">
        <w:rPr>
          <w:rFonts w:ascii="Times New Roman" w:hAnsi="Times New Roman" w:cs="Times New Roman"/>
          <w:b/>
        </w:rPr>
        <w:t xml:space="preserve">Table </w:t>
      </w:r>
      <w:r w:rsidR="007A43C1" w:rsidRPr="00484405">
        <w:rPr>
          <w:rFonts w:ascii="Times New Roman" w:hAnsi="Times New Roman" w:cs="Times New Roman"/>
          <w:b/>
        </w:rPr>
        <w:t>S</w:t>
      </w:r>
      <w:r w:rsidRPr="00484405">
        <w:rPr>
          <w:rFonts w:ascii="Times New Roman" w:hAnsi="Times New Roman" w:cs="Times New Roman"/>
          <w:b/>
        </w:rPr>
        <w:t>3</w:t>
      </w:r>
      <w:r w:rsidR="000C689C" w:rsidRPr="00484405">
        <w:rPr>
          <w:rFonts w:ascii="Times New Roman" w:hAnsi="Times New Roman" w:cs="Times New Roman"/>
          <w:b/>
        </w:rPr>
        <w:t>.</w:t>
      </w:r>
      <w:r w:rsidRPr="0059249A">
        <w:rPr>
          <w:rFonts w:ascii="Times New Roman" w:hAnsi="Times New Roman" w:cs="Times New Roman"/>
          <w:b/>
        </w:rPr>
        <w:t xml:space="preserve"> Lines of evidence used to select relevant factors </w:t>
      </w:r>
      <w:r w:rsidR="005703C1">
        <w:rPr>
          <w:rFonts w:ascii="Times New Roman" w:hAnsi="Times New Roman" w:cs="Times New Roman"/>
          <w:b/>
        </w:rPr>
        <w:t>(</w:t>
      </w:r>
      <w:r w:rsidRPr="0059249A">
        <w:rPr>
          <w:rFonts w:ascii="Times New Roman" w:hAnsi="Times New Roman" w:cs="Times New Roman"/>
          <w:b/>
        </w:rPr>
        <w:t>facilitators and barriers</w:t>
      </w:r>
      <w:r w:rsidR="005703C1">
        <w:rPr>
          <w:rFonts w:ascii="Times New Roman" w:hAnsi="Times New Roman" w:cs="Times New Roman"/>
          <w:b/>
        </w:rPr>
        <w:t>)</w:t>
      </w:r>
      <w:r w:rsidRPr="0059249A">
        <w:rPr>
          <w:rFonts w:ascii="Times New Roman" w:hAnsi="Times New Roman" w:cs="Times New Roman"/>
          <w:b/>
        </w:rPr>
        <w:t xml:space="preserve"> to recycling through composting </w:t>
      </w:r>
    </w:p>
    <w:tbl>
      <w:tblPr>
        <w:tblStyle w:val="LightShading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02"/>
        <w:gridCol w:w="1275"/>
        <w:gridCol w:w="1985"/>
        <w:gridCol w:w="1417"/>
        <w:gridCol w:w="5245"/>
      </w:tblGrid>
      <w:tr w:rsidR="00642861" w:rsidRPr="00166A84" w14:paraId="233AC48F" w14:textId="77777777" w:rsidTr="00C0784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0A9A318B" w14:textId="148D7587" w:rsidR="00642861" w:rsidRPr="00166A84" w:rsidRDefault="00642861" w:rsidP="003D2D34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proofErr w:type="spellStart"/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Factors</w:t>
            </w:r>
            <w:r w:rsidR="00484405" w:rsidRPr="00166A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27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86B5412" w14:textId="77777777" w:rsidR="00642861" w:rsidRPr="00166A84" w:rsidRDefault="00642861" w:rsidP="003D2D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Semi-structured interviews</w:t>
            </w:r>
          </w:p>
        </w:tc>
        <w:tc>
          <w:tcPr>
            <w:tcW w:w="198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88527AF" w14:textId="77777777" w:rsidR="00642861" w:rsidRPr="00166A84" w:rsidRDefault="00642861" w:rsidP="003D2D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Participatory observation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175022B1" w14:textId="77777777" w:rsidR="00642861" w:rsidRPr="00166A84" w:rsidRDefault="00642861" w:rsidP="003D2D34">
            <w:pPr>
              <w:ind w:left="-10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Document review</w:t>
            </w:r>
          </w:p>
        </w:tc>
        <w:tc>
          <w:tcPr>
            <w:tcW w:w="524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84FAA07" w14:textId="36A67572" w:rsidR="00642861" w:rsidRPr="00166A84" w:rsidRDefault="00642861" w:rsidP="003D2D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Document </w:t>
            </w:r>
            <w:proofErr w:type="spellStart"/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sources</w:t>
            </w:r>
            <w:r w:rsidR="00484405" w:rsidRPr="00166A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</w:p>
        </w:tc>
      </w:tr>
      <w:tr w:rsidR="00642861" w:rsidRPr="00166A84" w14:paraId="6727A24C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09358B9" w14:textId="77777777" w:rsidR="00642861" w:rsidRPr="00166A84" w:rsidRDefault="00642861" w:rsidP="003D2D3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ity level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BF8294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014BA6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BFD7A7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FC0EBEC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64AFD399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768A32C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Quebec law on organic waste management</w:t>
            </w:r>
          </w:p>
        </w:tc>
        <w:tc>
          <w:tcPr>
            <w:tcW w:w="1275" w:type="dxa"/>
            <w:shd w:val="clear" w:color="auto" w:fill="auto"/>
          </w:tcPr>
          <w:p w14:paraId="2ECB993F" w14:textId="7EAE5D5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F6660">
              <w:rPr>
                <w:rFonts w:ascii="MS Mincho" w:eastAsia="MS Mincho" w:hAnsi="MS Mincho" w:cs="MS Mincho" w:hint="eastAsia"/>
                <w:sz w:val="20"/>
                <w:szCs w:val="20"/>
              </w:rPr>
              <w:t>✔</w:t>
            </w:r>
            <w:r w:rsidR="00484405" w:rsidRPr="00166A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auto"/>
          </w:tcPr>
          <w:p w14:paraId="53C2D755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74CBC2B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47FA3429" w14:textId="2B845D69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nistère du Développement durable de l’Environnement et des Parcs (MDDEP)&lt;/Author&gt;&lt;Year&gt;2009&lt;/Year&gt;&lt;RecNum&gt;969&lt;/RecNum&gt;&lt;DisplayText&gt;(Communauté métropolitaine de Montréal (CMM), 2008; Ministère du Développement durable de l’Environnement et des Parcs (MDDEP), 2009)&lt;/DisplayText&gt;&lt;record&gt;&lt;rec-number&gt;969&lt;/rec-number&gt;&lt;foreign-keys&gt;&lt;key app="EN" db-id="02rwfp5turze2lepa0gptsv6arvsr5trtxpv" timestamp="1382542618"&gt;969&lt;/key&gt;&lt;/foreign-keys&gt;&lt;ref-type name="Government Document"&gt;46&lt;/ref-type&gt;&lt;contributors&gt;&lt;authors&gt;&lt;author&gt;Ministère du Développement durable de l’Environnement et des Parcs (MDDEP),&lt;/author&gt;&lt;/authors&gt;&lt;secondary-authors&gt;&lt;author&gt;Ministère du Développement durable de l’Environnement et des Parcs&lt;/author&gt;&lt;/secondary-authors&gt;&lt;/contributors&gt;&lt;titles&gt;&lt;title&gt;Projet de politique québécoise sur la gestion des matières résiduelles – Plan d’action 2010-2015&lt;/title&gt;&lt;/titles&gt;&lt;dates&gt;&lt;year&gt;2009&lt;/year&gt;&lt;/dates&gt;&lt;urls&gt;&lt;related-urls&gt;&lt;url&gt;http://www.mddep.gouv.qc.ca/matieres/pgmr/presentation.pdf&lt;/url&gt;&lt;/related-urls&gt;&lt;/urls&gt;&lt;/record&gt;&lt;/Cite&gt;&lt;Cite&gt;&lt;Author&gt;Communauté métropolitaine de Montréal (CMM)&lt;/Author&gt;&lt;Year&gt;2008&lt;/Year&gt;&lt;RecNum&gt;970&lt;/RecNum&gt;&lt;record&gt;&lt;rec-number&gt;970&lt;/rec-number&gt;&lt;foreign-keys&gt;&lt;key app="EN" db-id="02rwfp5turze2lepa0gptsv6arvsr5trtxpv" timestamp="1382543013"&gt;970&lt;/key&gt;&lt;/foreign-keys&gt;&lt;ref-type name="Report"&gt;27&lt;/ref-type&gt;&lt;contributors&gt;&lt;authors&gt;&lt;author&gt;Communauté métropolitaine de Montréal (CMM),&lt;/author&gt;&lt;/authors&gt;&lt;/contributors&gt;&lt;titles&gt;&lt;title&gt;Plan métropolitain de gestion des matières résiduelles&lt;/title&gt;&lt;secondary-title&gt;Planification de la gestion des matières résiduelles&lt;/secondary-title&gt;&lt;/titles&gt;&lt;periodical&gt;&lt;full-title&gt;Planification de la gestion des matières résiduelles&lt;/full-title&gt;&lt;/periodical&gt;&lt;dates&gt;&lt;year&gt;2008&lt;/year&gt;&lt;/dates&gt;&lt;pub-location&gt;Montréal&lt;/pub-location&gt;&lt;urls&gt;&lt;related-urls&gt;&lt;url&gt;http://www.cmm.qc.ca/fileadmin/user_upload/documents/pmgmr_2006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Communauté métropolitaine de Montréal (CMM), 2008; Ministère du Développement durable de l’Environnement et des Parcs (MDDEP), 2009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66854D67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557218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1</w:t>
            </w: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  <w:vertAlign w:val="superscript"/>
              </w:rPr>
              <w:t>st</w:t>
            </w: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 xml:space="preserve"> world view of waste management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106D093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D7C405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2BC1DA5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5CA21F3" w14:textId="0A53781A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rangert&lt;/Author&gt;&lt;Year&gt;1998&lt;/Year&gt;&lt;RecNum&gt;44&lt;/RecNum&gt;&lt;DisplayText&gt;(Drangert, 1998)&lt;/DisplayText&gt;&lt;record&gt;&lt;rec-number&gt;44&lt;/rec-number&gt;&lt;foreign-keys&gt;&lt;key app="EN" db-id="02rwfp5turze2lepa0gptsv6arvsr5trtxpv" timestamp="1270961331"&gt;44&lt;/key&gt;&lt;/foreign-keys&gt;&lt;ref-type name="Journal Article"&gt;17&lt;/ref-type&gt;&lt;contributors&gt;&lt;authors&gt;&lt;author&gt;Drangert, JO&lt;/author&gt;&lt;/authors&gt;&lt;/contributors&gt;&lt;titles&gt;&lt;title&gt;Fighting the urine blindness to provide more sanitation options&lt;/title&gt;&lt;secondary-title&gt;Water SA&lt;/secondary-title&gt;&lt;/titles&gt;&lt;pages&gt;1-8&lt;/pages&gt;&lt;volume&gt;24&lt;/volume&gt;&lt;number&gt;2&lt;/number&gt;&lt;dates&gt;&lt;year&gt;1998&lt;/year&gt;&lt;pub-dates&gt;&lt;date&gt;May 14&lt;/date&gt;&lt;/pub-dates&gt;&lt;/dates&gt;&lt;label&gt;p00001&lt;/label&gt;&lt;urls&gt;&lt;pdf-urls&gt;&lt;url&gt;file://localhost/Users/genevievemetson/Documents/Papers/1998/Drangert/Water%20SA%201998%20DrangertFighting%20the%20urine%20blindness%20to.pdf&lt;/url&gt;&lt;/pdf-urls&gt;&lt;/urls&gt;&lt;custom3&gt;papers://868D058F-8AB3-4BCF-A1D1-88EC1DCE5CC8/Paper/p1&lt;/custom3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Drangert, 1998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50164E8F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22F75870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Ageing infrastructure </w:t>
            </w:r>
          </w:p>
        </w:tc>
        <w:tc>
          <w:tcPr>
            <w:tcW w:w="1275" w:type="dxa"/>
            <w:shd w:val="clear" w:color="auto" w:fill="auto"/>
          </w:tcPr>
          <w:p w14:paraId="0608895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108ABC55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3567D2E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6B12F9CD" w14:textId="256F7558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Vérificateur général de la Ville de Montréal&lt;/Author&gt;&lt;Year&gt;2013&lt;/Year&gt;&lt;RecNum&gt;1123&lt;/RecNum&gt;&lt;DisplayText&gt;(Vérificateur général de la Ville de Montréal, 2013)&lt;/DisplayText&gt;&lt;record&gt;&lt;rec-number&gt;1123&lt;/rec-number&gt;&lt;foreign-keys&gt;&lt;key app="EN" db-id="02rwfp5turze2lepa0gptsv6arvsr5trtxpv" timestamp="1398725552"&gt;1123&lt;/key&gt;&lt;/foreign-keys&gt;&lt;ref-type name="Report"&gt;27&lt;/ref-type&gt;&lt;contributors&gt;&lt;authors&gt;&lt;author&gt;Vérificateur général de la Ville de Montréal,&lt;/author&gt;&lt;/authors&gt;&lt;/contributors&gt;&lt;titles&gt;&lt;title&gt;Report of the Auditor General of the Ville de Montréal to the City Council and to the Urban Agglomeration Council - For the Year Ended December 31, 2012&lt;/title&gt;&lt;/titles&gt;&lt;dates&gt;&lt;year&gt;2013&lt;/year&gt;&lt;/dates&gt;&lt;urls&gt;&lt;related-urls&gt;&lt;url&gt;http://ville.montreal.qc.ca/pls/portal/docs/PAGE/VERIFICATEUR_EN/MEDIA/DOCUMENTS/A_RA2012_INTERNET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Vérificateur général de la Ville de Montréal, 2013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  <w:p w14:paraId="52062069" w14:textId="2FBB3DF0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Commission sur les finances et l&amp;apos;administration de la ville de Montréal&lt;/Author&gt;&lt;Year&gt;2013&lt;/Year&gt;&lt;RecNum&gt;1124&lt;/RecNum&gt;&lt;DisplayText&gt;(Commission sur les finances et l&amp;apos;administration de la ville de Montréal, 2013)&lt;/DisplayText&gt;&lt;record&gt;&lt;rec-number&gt;1124&lt;/rec-number&gt;&lt;foreign-keys&gt;&lt;key app="EN" db-id="02rwfp5turze2lepa0gptsv6arvsr5trtxpv" timestamp="1398726833"&gt;1124&lt;/key&gt;&lt;/foreign-keys&gt;&lt;ref-type name="Government Document"&gt;46&lt;/ref-type&gt;&lt;contributors&gt;&lt;authors&gt;&lt;author&gt;Commission sur les finances et l&amp;apos;administration de la ville de Montréal,&lt;/author&gt;&lt;/authors&gt;&lt;/contributors&gt;&lt;titles&gt;&lt;title&gt;Étude du Programme triennal d’immobilisations (PTI) 2014-2016 de la Ville de Montréal et de l’agglomération&lt;/title&gt;&lt;/titles&gt;&lt;dates&gt;&lt;year&gt;2013&lt;/year&gt;&lt;/dates&gt;&lt;pub-location&gt;Montréal&lt;/pub-location&gt;&lt;publisher&gt;Ville de Montréal&lt;/publisher&gt;&lt;urls&gt;&lt;related-urls&gt;&lt;url&gt;http://ville.montreal.qc.ca/pls/portal/docs/PAGE/COMMISSIONS_PERM_V2_FR/MEDIA/DOCUMENTS/RAPP_CM-CG_PTI_20130916_V2.PDF&lt;/url&gt;&lt;url&gt;and other docs:&lt;/url&gt;&lt;url&gt;http://ville.montreal.qc.ca/portal/page?_pageid=6877,115183572&amp;amp;_dad=portal&amp;amp;_schema=PORTAL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Commission sur les finances et l'administration de la ville de Montréal, 2013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56CE3CF3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D0ABCE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Central, mixed, and no-recycle sewage system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5BA7E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43EC08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DC2CD77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55130E9" w14:textId="4A187012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WaWxsZSBkZSBNb250csOpYWw8L0F1dGhvcj48WWVhcj4y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WaWxsZSBkZSBNb250csOpYWw8L0F1dGhvcj48WWVhcj4y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Godmaire and Demers, 2009; Sierra Legal Defence Fund, 2004; Ville de Montréal, 2014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077623B4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41051C1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Landfilling of most organic waste (w/small composting projects)</w:t>
            </w:r>
          </w:p>
        </w:tc>
        <w:tc>
          <w:tcPr>
            <w:tcW w:w="1275" w:type="dxa"/>
            <w:shd w:val="clear" w:color="auto" w:fill="auto"/>
          </w:tcPr>
          <w:p w14:paraId="7C140BE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281888F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504A1CB4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463C041A" w14:textId="3B533CBD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lle de Montréal&lt;/Author&gt;&lt;Year&gt;2013&lt;/Year&gt;&lt;RecNum&gt;908&lt;/RecNum&gt;&lt;DisplayText&gt;(Ville de Montréal, 2013a)&lt;/DisplayText&gt;&lt;record&gt;&lt;rec-number&gt;908&lt;/rec-number&gt;&lt;foreign-keys&gt;&lt;key app="EN" db-id="02rwfp5turze2lepa0gptsv6arvsr5trtxpv" timestamp="1379518981"&gt;908&lt;/key&gt;&lt;/foreign-keys&gt;&lt;ref-type name="Government Document"&gt;46&lt;/ref-type&gt;&lt;contributors&gt;&lt;authors&gt;&lt;author&gt;Ville de Montréal,&lt;/author&gt;&lt;/authors&gt;&lt;secondary-authors&gt;&lt;author&gt;Direction de l’environnement Division de la planification et &lt;/author&gt;&lt;author&gt;des opérations – Gestion des matières résiduelles&lt;/author&gt;&lt;/secondary-authors&gt;&lt;/contributors&gt;&lt;titles&gt;&lt;title&gt;Portrait 2012 des Matières résiduelles de l’agglomération de Montréal&lt;/title&gt;&lt;/titles&gt;&lt;dates&gt;&lt;year&gt;2013&lt;/year&gt;&lt;/dates&gt;&lt;pub-location&gt;Montréal, Qc, Canada&lt;/pub-location&gt;&lt;urls&gt;&lt;related-urls&gt;&lt;url&gt;http://ville.montreal.qc.ca/pls/portal/docs/PAGE/ENVIRO_FR/MEDIA/DOCUMENTS/VMTL-PORMATRES2012AVR13-WEBV12.PDF&lt;/url&gt;&lt;/related-urls&gt;&lt;/urls&gt;&lt;custom2&gt;1927-260X&lt;/custom2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Ville de Montréal, 2013a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401A3A3F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A446417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"</w:t>
            </w:r>
            <w:proofErr w:type="spellStart"/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NIMBYism</w:t>
            </w:r>
            <w:proofErr w:type="spellEnd"/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" about large scale composting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CC0ACF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6B719D9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678F8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FAAF0D" w14:textId="2D29D271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ews and public reports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1ZGluPC9BdXRob3I+PFllYXI+MjAxNDwvWWVhcj48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</w:fldData>
              </w:fldChar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1ZGluPC9BdXRob3I+PFllYXI+MjAxNDwvWWVhcj48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</w:fldData>
              </w:fldChar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Beaudin, 2014; Canadian Braodcasting Company News (CBC), 2012; Chapdelaine, 2014; Chapsal, 2013; Community Economic Development Corporation Centre-Nord, 2013; Corriveau, 2013; Lacerte, 2014; Marchal, 2012; Office de consultation publique de Montréal, 2012b; Panton, 2013; Radio-Canada, 2013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537D9063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49396963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Waterway characteristics, no eutrophication around </w:t>
            </w:r>
            <w:proofErr w:type="spellStart"/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Mtl</w:t>
            </w:r>
            <w:proofErr w:type="spellEnd"/>
          </w:p>
        </w:tc>
        <w:tc>
          <w:tcPr>
            <w:tcW w:w="1275" w:type="dxa"/>
            <w:shd w:val="clear" w:color="auto" w:fill="auto"/>
          </w:tcPr>
          <w:p w14:paraId="3A8CE76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4A95946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676C4D8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40E605E9" w14:textId="14DA2E05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Environment Canada&lt;/Author&gt;&lt;Year&gt;2013&lt;/Year&gt;&lt;RecNum&gt;989&lt;/RecNum&gt;&lt;DisplayText&gt;(Environment Canada, 2013)&lt;/DisplayText&gt;&lt;record&gt;&lt;rec-number&gt;989&lt;/rec-number&gt;&lt;foreign-keys&gt;&lt;key app="EN" db-id="02rwfp5turze2lepa0gptsv6arvsr5trtxpv" timestamp="1386860441"&gt;989&lt;/key&gt;&lt;/foreign-keys&gt;&lt;ref-type name="Web Page"&gt;12&lt;/ref-type&gt;&lt;contributors&gt;&lt;authors&gt;&lt;author&gt;Environment Canada,&lt;/author&gt;&lt;/authors&gt;&lt;secondary-authors&gt;&lt;author&gt;Government., Canada&lt;/author&gt;&lt;/secondary-authors&gt;&lt;/contributors&gt;&lt;titles&gt;&lt;title&gt;Concentrations de phosphore dans le fleuve Saint-Laurent&lt;/title&gt;&lt;secondary-title&gt;Indicateurs sur l&amp;apos;eau&lt;/secondary-title&gt;&lt;/titles&gt;&lt;volume&gt;2013&lt;/volume&gt;&lt;number&gt;December 12&lt;/number&gt;&lt;dates&gt;&lt;year&gt;2013&lt;/year&gt;&lt;/dates&gt;&lt;urls&gt;&lt;related-urls&gt;&lt;url&gt;http://ec.gc.ca/indicateurs-indicators/default.asp?lang=fr&amp;amp;n=F7F5426B-1#fnb1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Environment Canada, 2013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1E34C5CF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191084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Diet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39B56A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958B93C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BC707D8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84A32A" w14:textId="7123B19E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Metson&lt;/Author&gt;&lt;Year&gt;in reivew&lt;/Year&gt;&lt;RecNum&gt;1161&lt;/RecNum&gt;&lt;DisplayText&gt;(Metson and Bennett, in reivew)&lt;/DisplayText&gt;&lt;record&gt;&lt;rec-number&gt;1161&lt;/rec-number&gt;&lt;foreign-keys&gt;&lt;key app="EN" db-id="02rwfp5turze2lepa0gptsv6arvsr5trtxpv" timestamp="1402589215"&gt;1161&lt;/key&gt;&lt;/foreign-keys&gt;&lt;ref-type name="Journal Article"&gt;17&lt;/ref-type&gt;&lt;contributors&gt;&lt;authors&gt;&lt;author&gt;Metson, G. S.&lt;/author&gt;&lt;author&gt;Bennett, E. S.&lt;/author&gt;&lt;/authors&gt;&lt;/contributors&gt;&lt;titles&gt;&lt;title&gt;Phosphorus cycling Montreal’s food and urban agriculture systems&lt;/title&gt;&lt;secondary-title&gt;PloS one&lt;/secondary-title&gt;&lt;/titles&gt;&lt;periodical&gt;&lt;full-title&gt;PloS one&lt;/full-title&gt;&lt;/periodical&gt;&lt;dates&gt;&lt;year&gt;in reivew&lt;/year&gt;&lt;/dates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Metson and Bennett,</w:t>
            </w:r>
            <w:r w:rsidR="00A01C83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2015</w:t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  <w:p w14:paraId="247456DB" w14:textId="4E9A6228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Metson&lt;/Author&gt;&lt;Year&gt;2012&lt;/Year&gt;&lt;RecNum&gt;937&lt;/RecNum&gt;&lt;DisplayText&gt;(Metson et al., 2012)&lt;/DisplayText&gt;&lt;record&gt;&lt;rec-number&gt;937&lt;/rec-number&gt;&lt;foreign-keys&gt;&lt;key app="EN" db-id="02rwfp5turze2lepa0gptsv6arvsr5trtxpv" timestamp="1381163076"&gt;937&lt;/key&gt;&lt;/foreign-keys&gt;&lt;ref-type name="Journal Article"&gt;17&lt;/ref-type&gt;&lt;contributors&gt;&lt;authors&gt;&lt;author&gt;Metson, Genevieve S&lt;/author&gt;&lt;author&gt;Bennett, Elena M&lt;/author&gt;&lt;author&gt;Elser, James J&lt;/author&gt;&lt;/authors&gt;&lt;/contributors&gt;&lt;titles&gt;&lt;title&gt;The role of diet in phosphorus demand&lt;/title&gt;&lt;secondary-title&gt;Environmental Research Letters&lt;/secondary-title&gt;&lt;/titles&gt;&lt;periodical&gt;&lt;full-title&gt;Environmental Research Letters&lt;/full-title&gt;&lt;/periodical&gt;&lt;pages&gt;044043&lt;/pages&gt;&lt;volume&gt;7&lt;/volume&gt;&lt;number&gt;4&lt;/number&gt;&lt;dates&gt;&lt;year&gt;2012&lt;/year&gt;&lt;/dates&gt;&lt;isbn&gt;1748-9326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Metson et al., 2012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471E29D7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69955D27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Understanding of proper collection and composting</w:t>
            </w:r>
          </w:p>
        </w:tc>
        <w:tc>
          <w:tcPr>
            <w:tcW w:w="1275" w:type="dxa"/>
            <w:shd w:val="clear" w:color="auto" w:fill="auto"/>
          </w:tcPr>
          <w:p w14:paraId="2223A1E6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4C06AA47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36BF48B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6354CBE0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7B3D16D7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37F24C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Compost Market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573B9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9675A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C2CB1C1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AC1F65" w14:textId="747DD074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cyc-Quebéc&lt;/Author&gt;&lt;Year&gt;2012&lt;/Year&gt;&lt;RecNum&gt;1068&lt;/RecNum&gt;&lt;DisplayText&gt;(Recyc-Quebéc, 2012)&lt;/DisplayText&gt;&lt;record&gt;&lt;rec-number&gt;1068&lt;/rec-number&gt;&lt;foreign-keys&gt;&lt;key app="EN" db-id="02rwfp5turze2lepa0gptsv6arvsr5trtxpv" timestamp="1397596139"&gt;1068&lt;/key&gt;&lt;/foreign-keys&gt;&lt;ref-type name="Government Document"&gt;46&lt;/ref-type&gt;&lt;contributors&gt;&lt;authors&gt;&lt;author&gt;Recyc-Quebéc,&lt;/author&gt;&lt;/authors&gt;&lt;secondary-authors&gt;&lt;author&gt;RECYC-QUÉBEC,&lt;/author&gt;&lt;/secondary-authors&gt;&lt;/contributors&gt;&lt;titles&gt;&lt;title&gt;Gestion des matières organiques - Enjeux et Défis&lt;/title&gt;&lt;/titles&gt;&lt;dates&gt;&lt;year&gt;2012&lt;/year&gt;&lt;/dates&gt;&lt;publisher&gt;Gouvernement du Québec&lt;/publisher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Recyc-Quebéc, 2012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4144BA1F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71A23C4D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Density</w:t>
            </w:r>
          </w:p>
        </w:tc>
        <w:tc>
          <w:tcPr>
            <w:tcW w:w="1275" w:type="dxa"/>
            <w:shd w:val="clear" w:color="auto" w:fill="auto"/>
          </w:tcPr>
          <w:p w14:paraId="77F03C1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563E7B1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36055D34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06D555AE" w14:textId="5BF43E88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78270E6D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4A4FCCD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Perception of actors roles and responsibilities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82E72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0EB13E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567FA29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F4BDED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37A4B330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0D616A01" w14:textId="77777777" w:rsidR="00642861" w:rsidRPr="00166A84" w:rsidRDefault="00642861" w:rsidP="003D2D34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rban agriculture level</w:t>
            </w:r>
          </w:p>
        </w:tc>
        <w:tc>
          <w:tcPr>
            <w:tcW w:w="1275" w:type="dxa"/>
            <w:shd w:val="clear" w:color="auto" w:fill="auto"/>
          </w:tcPr>
          <w:p w14:paraId="6D2C6C52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5C447C5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4A6263C7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3B9AAB26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55DC8310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47AFEDF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Amount of urban agricultural and urban food system initiatives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9080F6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B02FF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2BEA78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CCEE72A" w14:textId="235F7FBB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tson&lt;/Author&gt;&lt;Year&gt;in reivew&lt;/Year&gt;&lt;RecNum&gt;1161&lt;/RecNum&gt;&lt;DisplayText&gt;(Metson and Bennett, in reivew)&lt;/DisplayText&gt;&lt;record&gt;&lt;rec-number&gt;1161&lt;/rec-number&gt;&lt;foreign-keys&gt;&lt;key app="EN" db-id="02rwfp5turze2lepa0gptsv6arvsr5trtxpv" timestamp="1402589215"&gt;1161&lt;/key&gt;&lt;/foreign-keys&gt;&lt;ref-type name="Journal Article"&gt;17&lt;/ref-type&gt;&lt;contributors&gt;&lt;authors&gt;&lt;author&gt;Metson, G. S.&lt;/author&gt;&lt;author&gt;Bennett, E. S.&lt;/author&gt;&lt;/authors&gt;&lt;/contributors&gt;&lt;titles&gt;&lt;title&gt;Phosphorus cycling Montreal’s food and urban agriculture systems&lt;/title&gt;&lt;secondary-title&gt;PloS one&lt;/secondary-title&gt;&lt;/titles&gt;&lt;periodical&gt;&lt;full-title&gt;PloS one&lt;/full-title&gt;&lt;/periodical&gt;&lt;dates&gt;&lt;year&gt;in reivew&lt;/year&gt;&lt;/dates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(Metson and Bennett, </w:t>
            </w:r>
            <w:r w:rsidR="00A01C83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2015</w:t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PZmZpY2UgZGUgY29uc3VsdGF0aW9uIHB1YmxpcXVlIGRl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==
</w:fldData>
              </w:fldChar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PZmZpY2UgZGUgY29uc3VsdGF0aW9uIHB1YmxpcXVlIGRl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==
</w:fldData>
              </w:fldChar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(Collectif de recherche en aménagement paysager et agriculture urbaine durable (CRAPAUD) et al., 2013; Office de consultation publique de </w:t>
            </w:r>
            <w:r w:rsidR="00333B8E" w:rsidRPr="00166A8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lastRenderedPageBreak/>
              <w:t>Montréal, 2012a)</w:t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nférence régionale des élus de Montréal&lt;/Author&gt;&lt;Year&gt;2014&lt;/Year&gt;&lt;RecNum&gt;1256&lt;/RecNum&gt;&lt;DisplayText&gt;(Conférence régionale des élus de Montréal, 2014)&lt;/DisplayText&gt;&lt;record&gt;&lt;rec-number&gt;1256&lt;/rec-number&gt;&lt;foreign-keys&gt;&lt;key app="EN" db-id="02rwfp5turze2lepa0gptsv6arvsr5trtxpv" timestamp="1407510485"&gt;1256&lt;/key&gt;&lt;/foreign-keys&gt;&lt;ref-type name="Generic"&gt;13&lt;/ref-type&gt;&lt;contributors&gt;&lt;authors&gt;&lt;author&gt;Conférence régionale des élus de Montréal,&lt;/author&gt;&lt;/authors&gt;&lt;/contributors&gt;&lt;titles&gt;&lt;title&gt;Plan de développement d’un système alimentaire équitable et durable de la collectivité montréalaise (SAM 2025)&lt;/title&gt;&lt;/titles&gt;&lt;dates&gt;&lt;year&gt;2014&lt;/year&gt;&lt;/dates&gt;&lt;pub-location&gt;Montreal, Quebec&lt;/pub-location&gt;&lt;urls&gt;&lt;related-urls&gt;&lt;url&gt;http://credemontreal.qc.ca/wp-content/uploads/2014/03/brochure_SAM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Conférence régionale des élus de Montréal, 2014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88733D6" w14:textId="5205526D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34B44AA6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079CF35A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lastRenderedPageBreak/>
              <w:t>Understanding of larger environmental and social problems in the food and/or waste system</w:t>
            </w:r>
          </w:p>
        </w:tc>
        <w:tc>
          <w:tcPr>
            <w:tcW w:w="1275" w:type="dxa"/>
            <w:shd w:val="clear" w:color="auto" w:fill="auto"/>
          </w:tcPr>
          <w:p w14:paraId="2B3084C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7F63CD1E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32C0E286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2CBEF470" w14:textId="44DF2EFE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chemin&lt;/Author&gt;&lt;Year&gt;2013&lt;/Year&gt;&lt;RecNum&gt;1160&lt;/RecNum&gt;&lt;DisplayText&gt;(Duchemin, 2013)&lt;/DisplayText&gt;&lt;record&gt;&lt;rec-number&gt;1160&lt;/rec-number&gt;&lt;foreign-keys&gt;&lt;key app="EN" db-id="02rwfp5turze2lepa0gptsv6arvsr5trtxpv" timestamp="1402443578"&gt;1160&lt;/key&gt;&lt;/foreign-keys&gt;&lt;ref-type name="Book Section"&gt;5&lt;/ref-type&gt;&lt;contributors&gt;&lt;authors&gt;&lt;author&gt;Duchemin, E&lt;/author&gt;&lt;/authors&gt;&lt;secondary-authors&gt;&lt;author&gt;Duchemin, E&lt;/author&gt;&lt;/secondary-authors&gt;&lt;/contributors&gt;&lt;titles&gt;&lt;title&gt;Multifonctionnalité de l’agriculture urbaine : perspective de chercheurs et de jardiniers&lt;/title&gt;&lt;secondary-title&gt;Agriculture urbaine: aménager et nourrir la ville&lt;/secondary-title&gt;&lt;/titles&gt;&lt;dates&gt;&lt;year&gt;2013&lt;/year&gt;&lt;/dates&gt;&lt;pub-location&gt;Montréal, Québec&lt;/pub-location&gt;&lt;publisher&gt;VertigoO&lt;/publisher&gt;&lt;isbn&gt;978-2-923982-95-3&lt;/isbn&gt;&lt;urls&gt;&lt;related-urls&gt;&lt;url&gt;http://f.hypotheses.org/wp-content/blogs.dir/491/files/2014/05/Chapitre_2_Perspective_des_jardiniers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Duchemin, 2013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7453E3EC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A0939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Desire for education and outreach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24B57D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764F63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8D07935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C6C3D7" w14:textId="18FD4507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chemin&lt;/Author&gt;&lt;Year&gt;2013&lt;/Year&gt;&lt;RecNum&gt;1160&lt;/RecNum&gt;&lt;DisplayText&gt;(Duchemin, 2013)&lt;/DisplayText&gt;&lt;record&gt;&lt;rec-number&gt;1160&lt;/rec-number&gt;&lt;foreign-keys&gt;&lt;key app="EN" db-id="02rwfp5turze2lepa0gptsv6arvsr5trtxpv" timestamp="1402443578"&gt;1160&lt;/key&gt;&lt;/foreign-keys&gt;&lt;ref-type name="Book Section"&gt;5&lt;/ref-type&gt;&lt;contributors&gt;&lt;authors&gt;&lt;author&gt;Duchemin, E&lt;/author&gt;&lt;/authors&gt;&lt;secondary-authors&gt;&lt;author&gt;Duchemin, E&lt;/author&gt;&lt;/secondary-authors&gt;&lt;/contributors&gt;&lt;titles&gt;&lt;title&gt;Multifonctionnalité de l’agriculture urbaine : perspective de chercheurs et de jardiniers&lt;/title&gt;&lt;secondary-title&gt;Agriculture urbaine: aménager et nourrir la ville&lt;/secondary-title&gt;&lt;/titles&gt;&lt;dates&gt;&lt;year&gt;2013&lt;/year&gt;&lt;/dates&gt;&lt;pub-location&gt;Montréal, Québec&lt;/pub-location&gt;&lt;publisher&gt;VertigoO&lt;/publisher&gt;&lt;isbn&gt;978-2-923982-95-3&lt;/isbn&gt;&lt;urls&gt;&lt;related-urls&gt;&lt;url&gt;http://f.hypotheses.org/wp-content/blogs.dir/491/files/2014/05/Chapitre_2_Perspective_des_jardiniers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Duchemin, 2013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6335F4E6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515BC640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Desire for "organic"</w:t>
            </w:r>
          </w:p>
        </w:tc>
        <w:tc>
          <w:tcPr>
            <w:tcW w:w="1275" w:type="dxa"/>
            <w:shd w:val="clear" w:color="auto" w:fill="auto"/>
          </w:tcPr>
          <w:p w14:paraId="48D16648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244DBA9D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54FCE66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05212285" w14:textId="33A3B0E9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chemin&lt;/Author&gt;&lt;Year&gt;2013&lt;/Year&gt;&lt;RecNum&gt;1160&lt;/RecNum&gt;&lt;DisplayText&gt;(Duchemin, 2013)&lt;/DisplayText&gt;&lt;record&gt;&lt;rec-number&gt;1160&lt;/rec-number&gt;&lt;foreign-keys&gt;&lt;key app="EN" db-id="02rwfp5turze2lepa0gptsv6arvsr5trtxpv" timestamp="1402443578"&gt;1160&lt;/key&gt;&lt;/foreign-keys&gt;&lt;ref-type name="Book Section"&gt;5&lt;/ref-type&gt;&lt;contributors&gt;&lt;authors&gt;&lt;author&gt;Duchemin, E&lt;/author&gt;&lt;/authors&gt;&lt;secondary-authors&gt;&lt;author&gt;Duchemin, E&lt;/author&gt;&lt;/secondary-authors&gt;&lt;/contributors&gt;&lt;titles&gt;&lt;title&gt;Multifonctionnalité de l’agriculture urbaine : perspective de chercheurs et de jardiniers&lt;/title&gt;&lt;secondary-title&gt;Agriculture urbaine: aménager et nourrir la ville&lt;/secondary-title&gt;&lt;/titles&gt;&lt;dates&gt;&lt;year&gt;2013&lt;/year&gt;&lt;/dates&gt;&lt;pub-location&gt;Montréal, Québec&lt;/pub-location&gt;&lt;publisher&gt;VertigoO&lt;/publisher&gt;&lt;isbn&gt;978-2-923982-95-3&lt;/isbn&gt;&lt;urls&gt;&lt;related-urls&gt;&lt;url&gt;http://f.hypotheses.org/wp-content/blogs.dir/491/files/2014/05/Chapitre_2_Perspective_des_jardiniers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Duchemin, 2013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14EF5523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800F851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Access to capital for food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431052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D5EBE9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C8267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79188D" w14:textId="653CF77D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lle de Montréal&lt;/Author&gt;&lt;Year&gt;2013&lt;/Year&gt;&lt;RecNum&gt;977&lt;/RecNum&gt;&lt;DisplayText&gt;(Ville de Montréal, 2013b)&lt;/DisplayText&gt;&lt;record&gt;&lt;rec-number&gt;977&lt;/rec-number&gt;&lt;foreign-keys&gt;&lt;key app="EN" db-id="02rwfp5turze2lepa0gptsv6arvsr5trtxpv" timestamp="1384281168"&gt;977&lt;/key&gt;&lt;/foreign-keys&gt;&lt;ref-type name="Web Page"&gt;12&lt;/ref-type&gt;&lt;contributors&gt;&lt;authors&gt;&lt;author&gt;Ville de Montréal,&lt;/author&gt;&lt;/authors&gt;&lt;/contributors&gt;&lt;titles&gt;&lt;title&gt;Portrait montréalais de la sécurité alimentaire&lt;/title&gt;&lt;/titles&gt;&lt;volume&gt;2013&lt;/volume&gt;&lt;number&gt;Nobember 11th&lt;/number&gt;&lt;dates&gt;&lt;year&gt;2013&lt;/year&gt;&lt;/dates&gt;&lt;urls&gt;&lt;related-urls&gt;&lt;url&gt;http://ville.montreal.qc.ca/portal/page?_pageid=8258,90438486&amp;amp;_dad=portal&amp;amp;_schema=PORTAL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Ville de Montréal, 2013b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11AF80DD" w14:textId="0F012335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chemin&lt;/Author&gt;&lt;Year&gt;2013&lt;/Year&gt;&lt;RecNum&gt;1160&lt;/RecNum&gt;&lt;DisplayText&gt;(Duchemin, 2013)&lt;/DisplayText&gt;&lt;record&gt;&lt;rec-number&gt;1160&lt;/rec-number&gt;&lt;foreign-keys&gt;&lt;key app="EN" db-id="02rwfp5turze2lepa0gptsv6arvsr5trtxpv" timestamp="1402443578"&gt;1160&lt;/key&gt;&lt;/foreign-keys&gt;&lt;ref-type name="Book Section"&gt;5&lt;/ref-type&gt;&lt;contributors&gt;&lt;authors&gt;&lt;author&gt;Duchemin, E&lt;/author&gt;&lt;/authors&gt;&lt;secondary-authors&gt;&lt;author&gt;Duchemin, E&lt;/author&gt;&lt;/secondary-authors&gt;&lt;/contributors&gt;&lt;titles&gt;&lt;title&gt;Multifonctionnalité de l’agriculture urbaine : perspective de chercheurs et de jardiniers&lt;/title&gt;&lt;secondary-title&gt;Agriculture urbaine: aménager et nourrir la ville&lt;/secondary-title&gt;&lt;/titles&gt;&lt;dates&gt;&lt;year&gt;2013&lt;/year&gt;&lt;/dates&gt;&lt;pub-location&gt;Montréal, Québec&lt;/pub-location&gt;&lt;publisher&gt;VertigoO&lt;/publisher&gt;&lt;isbn&gt;978-2-923982-95-3&lt;/isbn&gt;&lt;urls&gt;&lt;related-urls&gt;&lt;url&gt;http://f.hypotheses.org/wp-content/blogs.dir/491/files/2014/05/Chapitre_2_Perspective_des_jardiniers.pdf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Duchemin, 2013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3A0E74F1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3CA1D1B1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Concern about soil quality</w:t>
            </w:r>
          </w:p>
        </w:tc>
        <w:tc>
          <w:tcPr>
            <w:tcW w:w="1275" w:type="dxa"/>
            <w:shd w:val="clear" w:color="auto" w:fill="auto"/>
          </w:tcPr>
          <w:p w14:paraId="26F6531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52DD4588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0DC15F81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4E799D52" w14:textId="0D454604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PZmZpY2UgZGUgY29uc3VsdGF0aW9uIHB1YmxpcXVlIGRl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PZmZpY2UgZGUgY29uc3VsdGF0aW9uIHB1YmxpcXVlIGRl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Beausoleil and Price, 2010; Direction de la santé publique de Montréal, 2008; Office de consultation publique de Montréal, 2012a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  <w:p w14:paraId="2A953B3E" w14:textId="08479570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27661D7E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7A91CF6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Substrate use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DC8FA4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2369217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28F78D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51A922A" w14:textId="0F3D813D" w:rsidR="00642861" w:rsidRPr="00166A84" w:rsidRDefault="00642861" w:rsidP="007510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Metson&lt;/Author&gt;&lt;Year&gt;in reivew&lt;/Year&gt;&lt;RecNum&gt;1161&lt;/RecNum&gt;&lt;DisplayText&gt;(Metson and Bennett, in reivew)&lt;/DisplayText&gt;&lt;record&gt;&lt;rec-number&gt;1161&lt;/rec-number&gt;&lt;foreign-keys&gt;&lt;key app="EN" db-id="02rwfp5turze2lepa0gptsv6arvsr5trtxpv" timestamp="1402589215"&gt;1161&lt;/key&gt;&lt;/foreign-keys&gt;&lt;ref-type name="Journal Article"&gt;17&lt;/ref-type&gt;&lt;contributors&gt;&lt;authors&gt;&lt;author&gt;Metson, G. S.&lt;/author&gt;&lt;author&gt;Bennett, E. S.&lt;/author&gt;&lt;/authors&gt;&lt;/contributors&gt;&lt;titles&gt;&lt;title&gt;Phosphorus cycling Montreal’s food and urban agriculture systems&lt;/title&gt;&lt;secondary-title&gt;PloS one&lt;/secondary-title&gt;&lt;/titles&gt;&lt;periodical&gt;&lt;full-title&gt;PloS one&lt;/full-title&gt;&lt;/periodical&gt;&lt;dates&gt;&lt;year&gt;in reivew&lt;/year&gt;&lt;/dates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(Metson and Bennett, </w:t>
            </w:r>
            <w:r w:rsidR="00A01C83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2015</w:t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43F70487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13862226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Quebec laws on Environmental quality and agriculture &amp;</w:t>
            </w:r>
          </w:p>
          <w:p w14:paraId="1BD8C833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Quebec law on water quality</w:t>
            </w:r>
          </w:p>
        </w:tc>
        <w:tc>
          <w:tcPr>
            <w:tcW w:w="1275" w:type="dxa"/>
            <w:shd w:val="clear" w:color="auto" w:fill="auto"/>
          </w:tcPr>
          <w:p w14:paraId="66850F7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19AE1D66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47AA802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73028D63" w14:textId="1E4F31B2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NaW5pc3TDqHJlIGR1IETDqXZlbG9wcGVtZW50IGR1cmFi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>
                <w:fldData xml:space="preserve">PEVuZE5vdGU+PENpdGU+PEF1dGhvcj5NaW5pc3TDqHJlIGR1IETDqXZlbG9wcGVtZW50IGR1cmFi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</w:fldData>
              </w:fldCha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.DATA 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Ministère du Développement durable Environnement et Parcs, 2013a, b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3381206B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67588B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Choice of inputs and amounts </w:t>
            </w: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(including fertilizer purchase, and availability of inputs)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60B5809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C3D0C8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D16D79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5A4E78" w14:textId="50D17870" w:rsidR="00642861" w:rsidRPr="00166A84" w:rsidRDefault="00642861" w:rsidP="007510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tson&lt;/Author&gt;&lt;Year&gt;in reivew&lt;/Year&gt;&lt;RecNum&gt;1161&lt;/RecNum&gt;&lt;DisplayText&gt;(Metson and Bennett, in reivew; Pfeifer and Bennett, 2011)&lt;/DisplayText&gt;&lt;record&gt;&lt;rec-number&gt;1161&lt;/rec-number&gt;&lt;foreign-keys&gt;&lt;key app="EN" db-id="02rwfp5turze2lepa0gptsv6arvsr5trtxpv" timestamp="1402589215"&gt;1161&lt;/key&gt;&lt;/foreign-keys&gt;&lt;ref-type name="Journal Article"&gt;17&lt;/ref-type&gt;&lt;contributors&gt;&lt;authors&gt;&lt;author&gt;Metson, G. S.&lt;/author&gt;&lt;author&gt;Bennett, E. S.&lt;/author&gt;&lt;/authors&gt;&lt;/contributors&gt;&lt;titles&gt;&lt;title&gt;Phosphorus cycling Montreal’s food and urban agriculture systems&lt;/title&gt;&lt;secondary-title&gt;PloS one&lt;/secondary-title&gt;&lt;/titles&gt;&lt;periodical&gt;&lt;full-title&gt;PloS one&lt;/full-title&gt;&lt;/periodical&gt;&lt;dates&gt;&lt;year&gt;in reivew&lt;/year&gt;&lt;/dates&gt;&lt;urls&gt;&lt;/urls&gt;&lt;/record&gt;&lt;/Cite&gt;&lt;Cite&gt;&lt;Author&gt;Pfeifer&lt;/Author&gt;&lt;Year&gt;2011&lt;/Year&gt;&lt;RecNum&gt;759&lt;/RecNum&gt;&lt;record&gt;&lt;rec-number&gt;759&lt;/rec-number&gt;&lt;foreign-keys&gt;&lt;key app="EN" db-id="02rwfp5turze2lepa0gptsv6arvsr5trtxpv" timestamp="1327639689"&gt;759&lt;/key&gt;&lt;/foreign-keys&gt;&lt;ref-type name="Journal Article"&gt;17&lt;/ref-type&gt;&lt;contributors&gt;&lt;authors&gt;&lt;author&gt;Pfeifer, L.R.&lt;/author&gt;&lt;author&gt;Bennett, E.M.&lt;/author&gt;&lt;/authors&gt;&lt;/contributors&gt;&lt;titles&gt;&lt;title&gt;Environmental and social predictors of phosphorus in urban streams on the Island of Montreal, Quebec&lt;/title&gt;&lt;secondary-title&gt;Urban Ecosystems&lt;/secondary-title&gt;&lt;/titles&gt;&lt;periodical&gt;&lt;full-title&gt;Urban Ecosystems&lt;/full-title&gt;&lt;/periodical&gt;&lt;pages&gt;485-499&lt;/pages&gt;&lt;volume&gt;14&lt;/volume&gt;&lt;number&gt;3&lt;/number&gt;&lt;dates&gt;&lt;year&gt;2011&lt;/year&gt;&lt;/dates&gt;&lt;isbn&gt;1083-8155&lt;/isbn&gt;&lt;urls&gt;&lt;related-urls&gt;&lt;url&gt;http://www.springerlink.com/content/j4584n81872t0568/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(Metson and Bennett, </w:t>
            </w:r>
            <w:r w:rsidR="00A01C83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2015</w:t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; Pfeifer and Bennett, 2011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0513BFCA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7BC58601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Rules in community gardens and UA</w:t>
            </w:r>
          </w:p>
        </w:tc>
        <w:tc>
          <w:tcPr>
            <w:tcW w:w="1275" w:type="dxa"/>
            <w:shd w:val="clear" w:color="auto" w:fill="auto"/>
          </w:tcPr>
          <w:p w14:paraId="63B2CC1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5D4CBF1C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644C81D1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661D174D" w14:textId="69F977F3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Office de consultation publique de Montréal&lt;/Author&gt;&lt;Year&gt;2012&lt;/Year&gt;&lt;RecNum&gt;869&lt;/RecNum&gt;&lt;DisplayText&gt;(Office de consultation publique de Montréal, 2012a)&lt;/DisplayText&gt;&lt;record&gt;&lt;rec-number&gt;869&lt;/rec-number&gt;&lt;foreign-keys&gt;&lt;key app="EN" db-id="02rwfp5turze2lepa0gptsv6arvsr5trtxpv" timestamp="1350502840"&gt;869&lt;/key&gt;&lt;/foreign-keys&gt;&lt;ref-type name="Government Document"&gt;46&lt;/ref-type&gt;&lt;contributors&gt;&lt;authors&gt;&lt;author&gt;Office de consultation publique de Montréal,&lt;/author&gt;&lt;/authors&gt;&lt;/contributors&gt;&lt;titles&gt;&lt;title&gt;État  de l’Agriculture Urbaine à Montréal - Rapport de consultation publique&lt;/title&gt;&lt;/titles&gt;&lt;pages&gt;157&lt;/pages&gt;&lt;dates&gt;&lt;year&gt;2012&lt;/year&gt;&lt;/dates&gt;&lt;pub-location&gt;Montréal, Québec, Canada&lt;/pub-location&gt;&lt;publisher&gt;Office de consultation publique de Montréal&lt;/publisher&gt;&lt;accession-num&gt;Dépôt légal 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Bibliothèque et Archives nationales du Québec, 2012&amp;#xD;Dépôt légal 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Bibliothèque et Archives Canada, 2012&amp;#xD;ISBN 978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2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924002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17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9 (imprimé)&amp;#xD;ISBN 978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2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924002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18</w:instrText>
            </w:r>
            <w:r w:rsidR="00333B8E" w:rsidRPr="00166A84">
              <w:rPr>
                <w:rFonts w:ascii="American Typewriter Light" w:hAnsi="American Typewriter Light" w:cs="American Typewriter Light"/>
                <w:i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>6 (PDF)&lt;/accession-num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Office de consultation publique de Montréal, 2012a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462DD675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B1618D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Knowledge of proper composting (often limited)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CF84EC3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CF2884D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63B662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F58A139" w14:textId="5D8449EE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113DE946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67891CA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Access to capital for UA projects (often limited)</w:t>
            </w:r>
          </w:p>
        </w:tc>
        <w:tc>
          <w:tcPr>
            <w:tcW w:w="1275" w:type="dxa"/>
            <w:shd w:val="clear" w:color="auto" w:fill="auto"/>
          </w:tcPr>
          <w:p w14:paraId="121DC7FB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1B8DA554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240C436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0581E577" w14:textId="353C28D2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ffice de consultation publique de Montréal&lt;/Author&gt;&lt;Year&gt;2012&lt;/Year&gt;&lt;RecNum&gt;869&lt;/RecNum&gt;&lt;DisplayText&gt;(Office de consultation publique de Montréal, 2012a)&lt;/DisplayText&gt;&lt;record&gt;&lt;rec-number&gt;869&lt;/rec-number&gt;&lt;foreign-keys&gt;&lt;key app="EN" db-id="02rwfp5turze2lepa0gptsv6arvsr5trtxpv" timestamp="1350502840"&gt;869&lt;/key&gt;&lt;/foreign-keys&gt;&lt;ref-type name="Government Document"&gt;46&lt;/ref-type&gt;&lt;contributors&gt;&lt;authors&gt;&lt;author&gt;Office de consultation publique de Montréal,&lt;/author&gt;&lt;/authors&gt;&lt;/contributors&gt;&lt;titles&gt;&lt;title&gt;État  de l’Agriculture Urbaine à Montréal - Rapport de consultation publique&lt;/title&gt;&lt;/titles&gt;&lt;pages&gt;157&lt;/pages&gt;&lt;dates&gt;&lt;year&gt;2012&lt;/year&gt;&lt;/dates&gt;&lt;pub-location&gt;Montréal, Québec, Canada&lt;/pub-location&gt;&lt;publisher&gt;Office de consultation publique de Montréal&lt;/publisher&gt;&lt;accession-num&gt;Dépôt légal 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Bibliothèque et Archives nationales du Québec, 2012&amp;#xD;Dépôt légal 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Bibliothèque et Archives Canada, 2012&amp;#xD;ISBN 978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2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924002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17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9 (imprimé)&amp;#xD;ISBN 978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2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924002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18</w:instrText>
            </w:r>
            <w:r w:rsidR="00333B8E" w:rsidRPr="00166A84">
              <w:rPr>
                <w:rFonts w:ascii="American Typewriter Light" w:hAnsi="American Typewriter Light" w:cs="American Typewriter Light"/>
                <w:color w:val="000000"/>
                <w:sz w:val="20"/>
                <w:szCs w:val="20"/>
              </w:rPr>
              <w:instrText>‐</w:instrText>
            </w:r>
            <w:r w:rsidR="00333B8E"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>6 (PDF)&lt;/accession-num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Office de consultation publique de Montréal, 2012a)</w:t>
            </w: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34CB80E" w14:textId="50BA05C2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861" w:rsidRPr="00166A84" w14:paraId="7EF7D1D5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F2AE365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Impervious surface cover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B625FAC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7FD3C5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010DB5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8779765" w14:textId="1482927B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Pfeifer&lt;/Author&gt;&lt;Year&gt;2011&lt;/Year&gt;&lt;RecNum&gt;759&lt;/RecNum&gt;&lt;DisplayText&gt;(Pfeifer and Bennett, 2011)&lt;/DisplayText&gt;&lt;record&gt;&lt;rec-number&gt;759&lt;/rec-number&gt;&lt;foreign-keys&gt;&lt;key app="EN" db-id="02rwfp5turze2lepa0gptsv6arvsr5trtxpv" timestamp="1327639689"&gt;759&lt;/key&gt;&lt;/foreign-keys&gt;&lt;ref-type name="Journal Article"&gt;17&lt;/ref-type&gt;&lt;contributors&gt;&lt;authors&gt;&lt;author&gt;Pfeifer, L.R.&lt;/author&gt;&lt;author&gt;Bennett, E.M.&lt;/author&gt;&lt;/authors&gt;&lt;/contributors&gt;&lt;titles&gt;&lt;title&gt;Environmental and social predictors of phosphorus in urban streams on the Island of Montreal, Quebec&lt;/title&gt;&lt;secondary-title&gt;Urban Ecosystems&lt;/secondary-title&gt;&lt;/titles&gt;&lt;periodical&gt;&lt;full-title&gt;Urban Ecosystems&lt;/full-title&gt;&lt;/periodical&gt;&lt;pages&gt;485-499&lt;/pages&gt;&lt;volume&gt;14&lt;/volume&gt;&lt;number&gt;3&lt;/number&gt;&lt;dates&gt;&lt;year&gt;2011&lt;/year&gt;&lt;/dates&gt;&lt;isbn&gt;1083-8155&lt;/isbn&gt;&lt;urls&gt;&lt;related-urls&gt;&lt;url&gt;http://www.springerlink.com/content/j4584n81872t0568/&lt;/url&gt;&lt;/related-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Pfeifer and Bennett,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4DE91765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0439D7E9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Land ownership/tenure</w:t>
            </w:r>
          </w:p>
        </w:tc>
        <w:tc>
          <w:tcPr>
            <w:tcW w:w="1275" w:type="dxa"/>
            <w:shd w:val="clear" w:color="auto" w:fill="auto"/>
          </w:tcPr>
          <w:p w14:paraId="3A1CBF1D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7BDCA196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5A2FE077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79C32180" w14:textId="4AE05105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45511E15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336D1D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Amount of different types of land use 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EDA8D6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D72CF2A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8282A6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DAE35D" w14:textId="7FFF9C2E" w:rsidR="00642861" w:rsidRPr="00166A84" w:rsidRDefault="00642861" w:rsidP="007510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Metson&lt;/Author&gt;&lt;Year&gt;in reivew&lt;/Year&gt;&lt;RecNum&gt;1161&lt;/RecNum&gt;&lt;DisplayText&gt;(Metson and Bennett, in reivew)&lt;/DisplayText&gt;&lt;record&gt;&lt;rec-number&gt;1161&lt;/rec-number&gt;&lt;foreign-keys&gt;&lt;key app="EN" db-id="02rwfp5turze2lepa0gptsv6arvsr5trtxpv" timestamp="1402589215"&gt;1161&lt;/key&gt;&lt;/foreign-keys&gt;&lt;ref-type name="Journal Article"&gt;17&lt;/ref-type&gt;&lt;contributors&gt;&lt;authors&gt;&lt;author&gt;Metson, G. S.&lt;/author&gt;&lt;author&gt;Bennett, E. S.&lt;/author&gt;&lt;/authors&gt;&lt;/contributors&gt;&lt;titles&gt;&lt;title&gt;Phosphorus cycling Montreal’s food and urban agriculture systems&lt;/title&gt;&lt;secondary-title&gt;PloS one&lt;/secondary-title&gt;&lt;/titles&gt;&lt;periodical&gt;&lt;full-title&gt;PloS one&lt;/full-title&gt;&lt;/periodical&gt;&lt;dates&gt;&lt;year&gt;in reivew&lt;/year&gt;&lt;/dates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7510E5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Metson and Bennett</w:t>
            </w:r>
            <w:r w:rsidR="00A01C83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, 2015</w:t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5A5AE13D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53FBE76B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Access to fresh water (unlimited)</w:t>
            </w:r>
          </w:p>
        </w:tc>
        <w:tc>
          <w:tcPr>
            <w:tcW w:w="1275" w:type="dxa"/>
            <w:shd w:val="clear" w:color="auto" w:fill="auto"/>
          </w:tcPr>
          <w:p w14:paraId="01E9D1E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226898D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1B7798A8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56281282" w14:textId="47892A8A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; Smit and Nasr, 1992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Cite&gt;&lt;Author&gt;Smit&lt;/Author&gt;&lt;Year&gt;1992&lt;/Year&gt;&lt;RecNum&gt;591&lt;/RecNum&gt;&lt;record&gt;&lt;rec-number&gt;591&lt;/rec-number&gt;&lt;foreign-keys&gt;&lt;key app="EN" db-id="02rwfp5turze2lepa0gptsv6arvsr5trtxpv" timestamp="1300225161"&gt;591&lt;/key&gt;&lt;/foreign-keys&gt;&lt;ref-type name="Journal Article"&gt;17&lt;/ref-type&gt;&lt;contributors&gt;&lt;authors&gt;&lt;author&gt;Smit, J.&lt;/author&gt;&lt;author&gt;Nasr, J.&lt;/author&gt;&lt;/authors&gt;&lt;/contributors&gt;&lt;titles&gt;&lt;title&gt;Urban agriculture for sustainable cities: using wastes and idle land and water bodies as resources&lt;/title&gt;&lt;secondary-title&gt;Environment and Urbanization&lt;/secondary-title&gt;&lt;/titles&gt;&lt;periodical&gt;&lt;full-title&gt;Environment and Urbanization&lt;/full-title&gt;&lt;/periodical&gt;&lt;pages&gt;141&lt;/pages&gt;&lt;volume&gt;4&lt;/volume&gt;&lt;number&gt;2&lt;/number&gt;&lt;dates&gt;&lt;year&gt;1992&lt;/year&gt;&lt;/dates&gt;&lt;isbn&gt;0956-2478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Hodgson et al., 2011; Smit and Nasr, 1992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3BB805CB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7FBD18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Crop choice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863D0E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E0F4F7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7226805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FD5BD0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Intermediate between other factors</w:t>
            </w:r>
          </w:p>
        </w:tc>
      </w:tr>
      <w:tr w:rsidR="00642861" w:rsidRPr="00166A84" w14:paraId="7E15582E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1DC2FE50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Sunlight hours</w:t>
            </w:r>
          </w:p>
        </w:tc>
        <w:tc>
          <w:tcPr>
            <w:tcW w:w="1275" w:type="dxa"/>
            <w:shd w:val="clear" w:color="auto" w:fill="auto"/>
          </w:tcPr>
          <w:p w14:paraId="5CA2F41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727A0212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4DAE5AD5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34DF859B" w14:textId="77211959" w:rsidR="00642861" w:rsidRPr="00166A84" w:rsidRDefault="00642861" w:rsidP="00333B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0C74A57B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E4EADA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>"Short" growing season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1276B3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F609222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6D30BC6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779AA6" w14:textId="5F5BFC46" w:rsidR="00642861" w:rsidRPr="00166A84" w:rsidRDefault="00642861" w:rsidP="00333B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="00333B8E"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(Hodgson et al.,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50181A30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71FD049F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High temperature and </w:t>
            </w:r>
            <w:r w:rsidRPr="00166A84">
              <w:rPr>
                <w:rFonts w:ascii="Times New Roman" w:hAnsi="Times New Roman" w:cs="Times New Roman"/>
                <w:b w:val="0"/>
                <w:i/>
                <w:sz w:val="20"/>
                <w:szCs w:val="20"/>
              </w:rPr>
              <w:lastRenderedPageBreak/>
              <w:t>precipitation variability and average low temperature</w:t>
            </w:r>
          </w:p>
        </w:tc>
        <w:tc>
          <w:tcPr>
            <w:tcW w:w="1275" w:type="dxa"/>
            <w:shd w:val="clear" w:color="auto" w:fill="auto"/>
          </w:tcPr>
          <w:p w14:paraId="12A736A9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33E89E47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7E0CDC10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>✔</w:t>
            </w:r>
          </w:p>
        </w:tc>
        <w:tc>
          <w:tcPr>
            <w:tcW w:w="5245" w:type="dxa"/>
            <w:shd w:val="clear" w:color="auto" w:fill="auto"/>
          </w:tcPr>
          <w:p w14:paraId="4E633C96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Not Montreal specific: 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EN.CITE &lt;EndNote&gt;&lt;Cite&gt;&lt;Author&gt;Hodgson&lt;/Author&gt;&lt;Year&gt;2011&lt;/Year&gt;&lt;RecNum&gt;958&lt;/RecNum&gt;&lt;DisplayText&gt;(Hodgson et al., 2011)&lt;/DisplayText&gt;&lt;record&gt;&lt;rec-number&gt;958&lt;/rec-number&gt;&lt;foreign-keys&gt;&lt;key app="EN" db-id="02rwfp5turze2lepa0gptsv6arvsr5trtxpv" timestamp="1381671876"&gt;958&lt;/key&gt;&lt;/foreign-keys&gt;&lt;ref-type name="Book"&gt;6&lt;/ref-type&gt;&lt;contributors&gt;&lt;authors&gt;&lt;author&gt;Hodgson, Kimberley&lt;/author&gt;&lt;author&gt;Campbell, Marcia Caton&lt;/author&gt;&lt;author&gt;Bailkey, Martin&lt;/author&gt;&lt;/authors&gt;&lt;/contributors&gt;&lt;titles&gt;&lt;title&gt;Urban agriculture: growing healthy, sustainable places&lt;/title&gt;&lt;/titles&gt;&lt;volume&gt;Report Number 563&lt;/volume&gt;&lt;section&gt;p22-34&lt;/section&gt;&lt;dates&gt;&lt;year&gt;2011&lt;/year&gt;&lt;/dates&gt;&lt;publisher&gt;American Planning Association&lt;/publisher&gt;&lt;isbn&gt;1932364919&lt;/isbn&gt;&lt;urls&gt;&lt;/urls&gt;&lt;/record&gt;&lt;/Cite&gt;&lt;/EndNote&gt;</w:instrTex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166A84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(Hodgson et al. 2011)</w:t>
            </w:r>
            <w:r w:rsidRPr="00166A84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642861" w:rsidRPr="00166A84" w14:paraId="108387AA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7B17928" w14:textId="77777777" w:rsidR="00642861" w:rsidRPr="00166A84" w:rsidRDefault="00642861" w:rsidP="003D2D3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Needs to overcome barriers towards more P recycling in City and UA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E81C593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38594A2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6A3EAFC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7AA11D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6FA42AB0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20F84C17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Knowledgeable citizens</w:t>
            </w:r>
          </w:p>
        </w:tc>
        <w:tc>
          <w:tcPr>
            <w:tcW w:w="1275" w:type="dxa"/>
            <w:shd w:val="clear" w:color="auto" w:fill="auto"/>
          </w:tcPr>
          <w:p w14:paraId="708BE532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41E49D02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7A683AA7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0B9F0C36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5FC8E385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8068F30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Valued compost product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EAFD19E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A09888B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C816F0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24B1E2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09868EE6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38CD5CE7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Ease of practice through infrastructure</w:t>
            </w:r>
          </w:p>
        </w:tc>
        <w:tc>
          <w:tcPr>
            <w:tcW w:w="1275" w:type="dxa"/>
            <w:shd w:val="clear" w:color="auto" w:fill="auto"/>
          </w:tcPr>
          <w:p w14:paraId="3971DFDD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60A5E1D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56D717E1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14BBF3D9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7A4CC716" w14:textId="77777777" w:rsidTr="00C078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A24B07A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Monitoring</w:t>
            </w:r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C92DE29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9619A51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06A03F1" w14:textId="77777777" w:rsidR="00642861" w:rsidRPr="00166A84" w:rsidRDefault="00642861" w:rsidP="003D2D3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E2631AE" w14:textId="77777777" w:rsidR="00642861" w:rsidRPr="00166A84" w:rsidRDefault="00642861" w:rsidP="003D2D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2861" w:rsidRPr="00166A84" w14:paraId="24A3AE98" w14:textId="77777777" w:rsidTr="00C078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  <w:shd w:val="clear" w:color="auto" w:fill="auto"/>
          </w:tcPr>
          <w:p w14:paraId="6E7E7FE4" w14:textId="77777777" w:rsidR="00642861" w:rsidRPr="00166A84" w:rsidRDefault="00642861" w:rsidP="003D2D34">
            <w:pPr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b w:val="0"/>
                <w:color w:val="000000"/>
                <w:sz w:val="20"/>
                <w:szCs w:val="20"/>
              </w:rPr>
              <w:t>High compost quality (shared definition)</w:t>
            </w:r>
          </w:p>
        </w:tc>
        <w:tc>
          <w:tcPr>
            <w:tcW w:w="1275" w:type="dxa"/>
            <w:shd w:val="clear" w:color="auto" w:fill="auto"/>
          </w:tcPr>
          <w:p w14:paraId="05FD330F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985" w:type="dxa"/>
            <w:shd w:val="clear" w:color="auto" w:fill="auto"/>
          </w:tcPr>
          <w:p w14:paraId="5D9C8935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166A84">
              <w:rPr>
                <w:rFonts w:ascii="Times New Roman" w:hAnsi="Times New Roman" w:cs="Times New Roman"/>
                <w:sz w:val="20"/>
                <w:szCs w:val="20"/>
              </w:rPr>
              <w:t>✔</w:t>
            </w:r>
          </w:p>
        </w:tc>
        <w:tc>
          <w:tcPr>
            <w:tcW w:w="1417" w:type="dxa"/>
            <w:shd w:val="clear" w:color="auto" w:fill="auto"/>
          </w:tcPr>
          <w:p w14:paraId="5948B063" w14:textId="77777777" w:rsidR="00642861" w:rsidRPr="00166A84" w:rsidRDefault="00642861" w:rsidP="003D2D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auto"/>
          </w:tcPr>
          <w:p w14:paraId="54A3A2A6" w14:textId="77777777" w:rsidR="00642861" w:rsidRPr="00166A84" w:rsidRDefault="00642861" w:rsidP="003D2D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BE7395E" w14:textId="7874B957" w:rsidR="00484405" w:rsidRDefault="00484405" w:rsidP="0048440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a</w:t>
      </w:r>
      <w:r w:rsidRPr="00C85C2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1454E0">
        <w:rPr>
          <w:rFonts w:ascii="Times New Roman" w:hAnsi="Times New Roman" w:cs="Times New Roman"/>
        </w:rPr>
        <w:t>This</w:t>
      </w:r>
      <w:r>
        <w:rPr>
          <w:rFonts w:ascii="Times New Roman" w:hAnsi="Times New Roman" w:cs="Times New Roman"/>
        </w:rPr>
        <w:t xml:space="preserve"> table</w:t>
      </w:r>
      <w:r w:rsidRPr="001454E0">
        <w:rPr>
          <w:rFonts w:ascii="Times New Roman" w:hAnsi="Times New Roman" w:cs="Times New Roman"/>
        </w:rPr>
        <w:t xml:space="preserve"> represents the full lis</w:t>
      </w:r>
      <w:r>
        <w:rPr>
          <w:rFonts w:ascii="Times New Roman" w:hAnsi="Times New Roman" w:cs="Times New Roman"/>
        </w:rPr>
        <w:t>t of factors identified, where normal font</w:t>
      </w:r>
      <w:r w:rsidRPr="001454E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dicates factors that</w:t>
      </w:r>
      <w:r w:rsidRPr="001454E0">
        <w:rPr>
          <w:rFonts w:ascii="Times New Roman" w:hAnsi="Times New Roman" w:cs="Times New Roman"/>
        </w:rPr>
        <w:t xml:space="preserve"> were used as key factors to develop </w:t>
      </w:r>
      <w:r>
        <w:rPr>
          <w:rFonts w:ascii="Times New Roman" w:hAnsi="Times New Roman" w:cs="Times New Roman"/>
        </w:rPr>
        <w:t xml:space="preserve">the Results and Discussion section </w:t>
      </w:r>
      <w:r w:rsidRPr="001454E0">
        <w:rPr>
          <w:rFonts w:ascii="Times New Roman" w:hAnsi="Times New Roman" w:cs="Times New Roman"/>
        </w:rPr>
        <w:t xml:space="preserve">while </w:t>
      </w:r>
      <w:r>
        <w:rPr>
          <w:rFonts w:ascii="Times New Roman" w:hAnsi="Times New Roman" w:cs="Times New Roman"/>
        </w:rPr>
        <w:t xml:space="preserve">the </w:t>
      </w:r>
      <w:r w:rsidRPr="00D150E8">
        <w:rPr>
          <w:rFonts w:ascii="Times New Roman" w:hAnsi="Times New Roman" w:cs="Times New Roman"/>
          <w:i/>
        </w:rPr>
        <w:t>italic</w:t>
      </w:r>
      <w:r w:rsidRPr="001454E0">
        <w:rPr>
          <w:rFonts w:ascii="Times New Roman" w:hAnsi="Times New Roman" w:cs="Times New Roman"/>
        </w:rPr>
        <w:t xml:space="preserve"> factors were not deemed key.</w:t>
      </w:r>
    </w:p>
    <w:p w14:paraId="328C5009" w14:textId="37578BA0" w:rsidR="00484405" w:rsidRDefault="00484405" w:rsidP="00642861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t>b</w:t>
      </w:r>
      <w:proofErr w:type="gramEnd"/>
      <w:r>
        <w:rPr>
          <w:rFonts w:ascii="Times New Roman" w:hAnsi="Times New Roman" w:cs="Times New Roman"/>
        </w:rPr>
        <w:t xml:space="preserve"> </w:t>
      </w:r>
      <w:r w:rsidRPr="00C85C22">
        <w:rPr>
          <w:rFonts w:ascii="Times New Roman" w:hAnsi="Times New Roman" w:cs="Times New Roman"/>
        </w:rPr>
        <w:t xml:space="preserve">Specific data sources for document review are provided in the last column, while specific interview themes </w:t>
      </w:r>
      <w:r>
        <w:rPr>
          <w:rFonts w:ascii="Times New Roman" w:hAnsi="Times New Roman" w:cs="Times New Roman"/>
        </w:rPr>
        <w:t>we identified are listed in SI Table 1</w:t>
      </w:r>
      <w:r w:rsidR="00133D94">
        <w:rPr>
          <w:rFonts w:ascii="Times New Roman" w:hAnsi="Times New Roman" w:cs="Times New Roman"/>
        </w:rPr>
        <w:t>.</w:t>
      </w:r>
    </w:p>
    <w:p w14:paraId="366DD376" w14:textId="49162412" w:rsidR="00642861" w:rsidRDefault="00484405" w:rsidP="00642861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t>c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“</w:t>
      </w:r>
      <w:r w:rsidRPr="001454E0">
        <w:rPr>
          <w:rFonts w:ascii="Menlo Bold" w:hAnsi="Menlo Bold" w:cs="Menlo Bold"/>
          <w:sz w:val="22"/>
          <w:szCs w:val="22"/>
        </w:rPr>
        <w:t>✔</w:t>
      </w:r>
      <w:r w:rsidRPr="00C85C22">
        <w:rPr>
          <w:rFonts w:ascii="Times New Roman" w:hAnsi="Times New Roman" w:cs="Times New Roman"/>
        </w:rPr>
        <w:t>” indicates that the line of evidence is used.</w:t>
      </w:r>
    </w:p>
    <w:p w14:paraId="0D641D2A" w14:textId="77777777" w:rsidR="00642861" w:rsidRDefault="00642861" w:rsidP="00642861"/>
    <w:p w14:paraId="4A5A3A69" w14:textId="027FA06B" w:rsidR="00642861" w:rsidRDefault="00642861">
      <w:pPr>
        <w:rPr>
          <w:rFonts w:ascii="Times New Roman" w:hAnsi="Times New Roman" w:cs="Times New Roman"/>
        </w:rPr>
      </w:pPr>
      <w:bookmarkStart w:id="0" w:name="_GoBack"/>
      <w:bookmarkEnd w:id="0"/>
    </w:p>
    <w:sectPr w:rsidR="00642861" w:rsidSect="00642861">
      <w:pgSz w:w="15842" w:h="12242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American Typewriter Light">
    <w:charset w:val="00"/>
    <w:family w:val="auto"/>
    <w:pitch w:val="variable"/>
    <w:sig w:usb0="A000006F" w:usb1="00000019" w:usb2="00000000" w:usb3="00000000" w:csb0="00000111" w:csb1="00000000"/>
  </w:font>
  <w:font w:name="Menlo Bold">
    <w:altName w:val="Arial"/>
    <w:charset w:val="00"/>
    <w:family w:val="auto"/>
    <w:pitch w:val="variable"/>
    <w:sig w:usb0="00000000" w:usb1="D000F1FB" w:usb2="00000028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E4767C5"/>
    <w:multiLevelType w:val="hybridMultilevel"/>
    <w:tmpl w:val="5B809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6021186"/>
    <w:multiLevelType w:val="hybridMultilevel"/>
    <w:tmpl w:val="C8D890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D882A69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1F1A5931"/>
    <w:multiLevelType w:val="hybridMultilevel"/>
    <w:tmpl w:val="0A3607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7D82046"/>
    <w:multiLevelType w:val="hybridMultilevel"/>
    <w:tmpl w:val="739458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98B405A"/>
    <w:multiLevelType w:val="multilevel"/>
    <w:tmpl w:val="26249D8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>
    <w:nsid w:val="69D9009B"/>
    <w:multiLevelType w:val="hybridMultilevel"/>
    <w:tmpl w:val="71E02B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6"/>
  </w:num>
  <w:num w:numId="3">
    <w:abstractNumId w:val="6"/>
  </w:num>
  <w:num w:numId="4">
    <w:abstractNumId w:val="5"/>
  </w:num>
  <w:num w:numId="5">
    <w:abstractNumId w:val="7"/>
  </w:num>
  <w:num w:numId="6">
    <w:abstractNumId w:val="0"/>
  </w:num>
  <w:num w:numId="7">
    <w:abstractNumId w:val="3"/>
  </w:num>
  <w:num w:numId="8">
    <w:abstractNumId w:val="4"/>
  </w:num>
  <w:num w:numId="9">
    <w:abstractNumId w:val="1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lobal Environ Chang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rwfp5turze2lepa0gptsv6arvsr5trtxpv&quot;&gt;My EndNote Library&lt;record-ids&gt;&lt;item&gt;44&lt;/item&gt;&lt;item&gt;591&lt;/item&gt;&lt;item&gt;759&lt;/item&gt;&lt;item&gt;810&lt;/item&gt;&lt;item&gt;869&lt;/item&gt;&lt;item&gt;908&lt;/item&gt;&lt;item&gt;937&lt;/item&gt;&lt;item&gt;958&lt;/item&gt;&lt;item&gt;969&lt;/item&gt;&lt;item&gt;970&lt;/item&gt;&lt;item&gt;975&lt;/item&gt;&lt;item&gt;977&lt;/item&gt;&lt;item&gt;987&lt;/item&gt;&lt;item&gt;988&lt;/item&gt;&lt;item&gt;989&lt;/item&gt;&lt;item&gt;991&lt;/item&gt;&lt;item&gt;1068&lt;/item&gt;&lt;item&gt;1069&lt;/item&gt;&lt;item&gt;1082&lt;/item&gt;&lt;item&gt;1114&lt;/item&gt;&lt;item&gt;1116&lt;/item&gt;&lt;item&gt;1118&lt;/item&gt;&lt;item&gt;1120&lt;/item&gt;&lt;item&gt;1121&lt;/item&gt;&lt;item&gt;1123&lt;/item&gt;&lt;item&gt;1124&lt;/item&gt;&lt;item&gt;1160&lt;/item&gt;&lt;item&gt;1162&lt;/item&gt;&lt;item&gt;1163&lt;/item&gt;&lt;item&gt;1165&lt;/item&gt;&lt;item&gt;1166&lt;/item&gt;&lt;item&gt;1167&lt;/item&gt;&lt;item&gt;1169&lt;/item&gt;&lt;item&gt;1170&lt;/item&gt;&lt;item&gt;1256&lt;/item&gt;&lt;/record-ids&gt;&lt;/item&gt;&lt;/Libraries&gt;"/>
  </w:docVars>
  <w:rsids>
    <w:rsidRoot w:val="00E21933"/>
    <w:rsid w:val="00035D6C"/>
    <w:rsid w:val="000971C8"/>
    <w:rsid w:val="000C689C"/>
    <w:rsid w:val="000E147A"/>
    <w:rsid w:val="000F42AB"/>
    <w:rsid w:val="001061D9"/>
    <w:rsid w:val="00122A64"/>
    <w:rsid w:val="00133D94"/>
    <w:rsid w:val="00166A84"/>
    <w:rsid w:val="00177B82"/>
    <w:rsid w:val="00195674"/>
    <w:rsid w:val="001F4F7F"/>
    <w:rsid w:val="0021344E"/>
    <w:rsid w:val="00264152"/>
    <w:rsid w:val="00265303"/>
    <w:rsid w:val="00273B63"/>
    <w:rsid w:val="002832F5"/>
    <w:rsid w:val="00333B8E"/>
    <w:rsid w:val="00377D7E"/>
    <w:rsid w:val="00474CCE"/>
    <w:rsid w:val="00484405"/>
    <w:rsid w:val="004F6660"/>
    <w:rsid w:val="005703C1"/>
    <w:rsid w:val="0059249A"/>
    <w:rsid w:val="005B5AD4"/>
    <w:rsid w:val="006016C5"/>
    <w:rsid w:val="00605084"/>
    <w:rsid w:val="00642861"/>
    <w:rsid w:val="007510E5"/>
    <w:rsid w:val="0077023B"/>
    <w:rsid w:val="00772E91"/>
    <w:rsid w:val="007A43C1"/>
    <w:rsid w:val="007E66D7"/>
    <w:rsid w:val="008022D9"/>
    <w:rsid w:val="008B7BAB"/>
    <w:rsid w:val="009A5EE4"/>
    <w:rsid w:val="009C4543"/>
    <w:rsid w:val="009D5334"/>
    <w:rsid w:val="00A01C83"/>
    <w:rsid w:val="00A8737B"/>
    <w:rsid w:val="00B843FE"/>
    <w:rsid w:val="00BB5ABB"/>
    <w:rsid w:val="00C0408D"/>
    <w:rsid w:val="00C0784E"/>
    <w:rsid w:val="00C15F94"/>
    <w:rsid w:val="00C74609"/>
    <w:rsid w:val="00C93A8F"/>
    <w:rsid w:val="00CB27A2"/>
    <w:rsid w:val="00D00055"/>
    <w:rsid w:val="00E02F8C"/>
    <w:rsid w:val="00E21933"/>
    <w:rsid w:val="00F041E9"/>
    <w:rsid w:val="00F46B60"/>
    <w:rsid w:val="00F9577A"/>
    <w:rsid w:val="00FA1B6D"/>
    <w:rsid w:val="00FC0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438F21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05084"/>
    <w:pPr>
      <w:keepNext/>
      <w:keepLines/>
      <w:numPr>
        <w:ilvl w:val="1"/>
        <w:numId w:val="3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chapter">
    <w:name w:val="sub chapter"/>
    <w:basedOn w:val="Heading2"/>
    <w:link w:val="subchapterChar"/>
    <w:qFormat/>
    <w:rsid w:val="00605084"/>
    <w:pPr>
      <w:numPr>
        <w:ilvl w:val="0"/>
        <w:numId w:val="0"/>
      </w:numPr>
      <w:ind w:left="576" w:hanging="576"/>
    </w:pPr>
    <w:rPr>
      <w:rFonts w:ascii="Times New Roman" w:hAnsi="Times New Roma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050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subchapterChar">
    <w:name w:val="sub chapter Char"/>
    <w:basedOn w:val="Heading2Char"/>
    <w:link w:val="subchapter"/>
    <w:rsid w:val="00605084"/>
    <w:rPr>
      <w:rFonts w:ascii="Times New Roman" w:eastAsiaTheme="majorEastAsia" w:hAnsi="Times New Roman" w:cstheme="majorBidi"/>
      <w:b/>
      <w:bCs/>
      <w:color w:val="4F81BD" w:themeColor="accent1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605084"/>
    <w:pPr>
      <w:spacing w:before="120"/>
    </w:pPr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0F42A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2F8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2F8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93A8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64286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832F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05084"/>
    <w:pPr>
      <w:keepNext/>
      <w:keepLines/>
      <w:numPr>
        <w:ilvl w:val="1"/>
        <w:numId w:val="3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chapter">
    <w:name w:val="sub chapter"/>
    <w:basedOn w:val="Heading2"/>
    <w:link w:val="subchapterChar"/>
    <w:qFormat/>
    <w:rsid w:val="00605084"/>
    <w:pPr>
      <w:numPr>
        <w:ilvl w:val="0"/>
        <w:numId w:val="0"/>
      </w:numPr>
      <w:ind w:left="576" w:hanging="576"/>
    </w:pPr>
    <w:rPr>
      <w:rFonts w:ascii="Times New Roman" w:hAnsi="Times New Roma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050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subchapterChar">
    <w:name w:val="sub chapter Char"/>
    <w:basedOn w:val="Heading2Char"/>
    <w:link w:val="subchapter"/>
    <w:rsid w:val="00605084"/>
    <w:rPr>
      <w:rFonts w:ascii="Times New Roman" w:eastAsiaTheme="majorEastAsia" w:hAnsi="Times New Roman" w:cstheme="majorBidi"/>
      <w:b/>
      <w:bCs/>
      <w:color w:val="4F81BD" w:themeColor="accent1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605084"/>
    <w:pPr>
      <w:spacing w:before="120"/>
    </w:pPr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0F42A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2F8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2F8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93A8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64286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832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3</Pages>
  <Words>5258</Words>
  <Characters>29974</Characters>
  <Application>Microsoft Office Word</Application>
  <DocSecurity>0</DocSecurity>
  <Lines>249</Lines>
  <Paragraphs>70</Paragraphs>
  <ScaleCrop>false</ScaleCrop>
  <Company/>
  <LinksUpToDate>false</LinksUpToDate>
  <CharactersWithSpaces>351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evieve Metson</dc:creator>
  <cp:keywords/>
  <dc:description/>
  <cp:lastModifiedBy>DE CASTRO, KRISTEL</cp:lastModifiedBy>
  <cp:revision>11</cp:revision>
  <dcterms:created xsi:type="dcterms:W3CDTF">2015-09-10T17:25:00Z</dcterms:created>
  <dcterms:modified xsi:type="dcterms:W3CDTF">2015-09-14T20:01:00Z</dcterms:modified>
</cp:coreProperties>
</file>